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bookmarkStart w:id="0" w:name="_GoBack"/>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702AF8E2"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B90A00">
        <w:rPr>
          <w:noProof/>
          <w:color w:val="000000"/>
        </w:rPr>
        <w:t>18</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1" w:name="_cq1e3rpakmhm" w:colFirst="0" w:colLast="0"/>
      <w:bookmarkEnd w:id="1"/>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3" w:name="_haae1biposfq" w:colFirst="0" w:colLast="0"/>
      <w:bookmarkEnd w:id="3"/>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4" w:name="_ct26ycsx5nv5" w:colFirst="0" w:colLast="0"/>
      <w:bookmarkEnd w:id="4"/>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5" w:name="_3znysh7" w:colFirst="0" w:colLast="0"/>
      <w:bookmarkEnd w:id="5"/>
      <w:r>
        <w:t>Delimitar o escopo a crianças de 4 a 7 anos apenas</w:t>
      </w:r>
    </w:p>
    <w:p w14:paraId="2BBD7CDD" w14:textId="77777777" w:rsidR="00401310" w:rsidRDefault="0080455C">
      <w:pPr>
        <w:pStyle w:val="Ttulo3"/>
        <w:numPr>
          <w:ilvl w:val="2"/>
          <w:numId w:val="2"/>
        </w:numPr>
      </w:pPr>
      <w:bookmarkStart w:id="6" w:name="_jyx2ywoaf2pm" w:colFirst="0" w:colLast="0"/>
      <w:bookmarkEnd w:id="6"/>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7" w:name="_5ltqw9rtrn9" w:colFirst="0" w:colLast="0"/>
      <w:bookmarkEnd w:id="7"/>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14:paraId="29B8A6EB" w14:textId="77777777" w:rsidR="00401310" w:rsidRDefault="0080455C">
      <w:pPr>
        <w:pStyle w:val="Ttulo3"/>
        <w:numPr>
          <w:ilvl w:val="2"/>
          <w:numId w:val="2"/>
        </w:numPr>
      </w:pPr>
      <w:bookmarkStart w:id="9" w:name="_b4vzfqq1vjue" w:colFirst="0" w:colLast="0"/>
      <w:bookmarkEnd w:id="9"/>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1" w:name="_we1ux23aatns" w:colFirst="0" w:colLast="0"/>
      <w:bookmarkEnd w:id="11"/>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2" w:name="_ykmv5aqbaz6d" w:colFirst="0" w:colLast="0"/>
      <w:bookmarkEnd w:id="12"/>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3" w:name="_4d34og8" w:colFirst="0" w:colLast="0"/>
      <w:bookmarkEnd w:id="13"/>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4" w:name="_ryjmpjd6hxan" w:colFirst="0" w:colLast="0"/>
      <w:bookmarkEnd w:id="14"/>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5" w:name="_f9x6aq5sv5iv" w:colFirst="0" w:colLast="0"/>
      <w:bookmarkEnd w:id="15"/>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4E796B87"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B90A00" w:rsidRPr="00AC0DF8">
        <w:t xml:space="preserve">Figura </w:t>
      </w:r>
      <w:r w:rsidR="00B90A00">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1E7C991E" w:rsidR="00E33AAB" w:rsidRPr="00AC0DF8" w:rsidRDefault="00AC0DF8" w:rsidP="00EC2CD3">
      <w:pPr>
        <w:pStyle w:val="RtulodeFigura"/>
      </w:pPr>
      <w:bookmarkStart w:id="16" w:name="_Ref57996960"/>
      <w:r w:rsidRPr="00AC0DF8">
        <w:t xml:space="preserve">Figura </w:t>
      </w:r>
      <w:fldSimple w:instr=" SEQ Figura \* ARABIC ">
        <w:r w:rsidR="00B90A00">
          <w:rPr>
            <w:noProof/>
          </w:rPr>
          <w:t>1</w:t>
        </w:r>
      </w:fldSimple>
      <w:bookmarkEnd w:id="16"/>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5pt" o:ole="">
                  <v:imagedata r:id="rId13" o:title=""/>
                </v:shape>
                <o:OLEObject Type="Embed" ProgID="Word.OpenDocumentText.12" ShapeID="_x0000_i1025" DrawAspect="Content" ObjectID="_1668830577" r:id="rId14"/>
              </w:object>
            </w:r>
          </w:p>
        </w:tc>
      </w:tr>
    </w:tbl>
    <w:p w14:paraId="6BD19FB4" w14:textId="168EF88C" w:rsidR="00C468BA" w:rsidRPr="004E1DE0" w:rsidRDefault="00900C8C" w:rsidP="00900C8C">
      <w:pPr>
        <w:pStyle w:val="RtulodeFigura"/>
      </w:pPr>
      <w:bookmarkStart w:id="19" w:name="_Ref58028050"/>
      <w:r>
        <w:t xml:space="preserve">Figura </w:t>
      </w:r>
      <w:fldSimple w:instr=" SEQ Figura \* ARABIC ">
        <w:r w:rsidR="00B90A00">
          <w:rPr>
            <w:noProof/>
          </w:rPr>
          <w:t>2</w:t>
        </w:r>
      </w:fldSimple>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2DB286D7" w:rsidR="00905EFD" w:rsidRDefault="00905EFD" w:rsidP="00905EFD">
      <w:pPr>
        <w:pStyle w:val="RtulodeFigura"/>
      </w:pPr>
      <w:bookmarkStart w:id="21" w:name="_Ref58088001"/>
      <w:r>
        <w:t xml:space="preserve">Figura </w:t>
      </w:r>
      <w:fldSimple w:instr=" SEQ Figura \* ARABIC ">
        <w:r w:rsidR="00B90A00">
          <w:rPr>
            <w:noProof/>
          </w:rPr>
          <w:t>3</w:t>
        </w:r>
      </w:fldSimple>
      <w:bookmarkEnd w:id="21"/>
      <w:r>
        <w:t xml:space="preserve">. Rede </w:t>
      </w:r>
      <w:proofErr w:type="spellStart"/>
      <w:r>
        <w:t>SofAP</w:t>
      </w:r>
      <w:proofErr w:type="spellEnd"/>
      <w:r>
        <w:t xml:space="preserve"> e página web hospedada no ESP8266</w:t>
      </w:r>
    </w:p>
    <w:p w14:paraId="1279F2F0" w14:textId="55ADE54D"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B90A00">
        <w:t xml:space="preserve">Figura </w:t>
      </w:r>
      <w:r w:rsidR="00B90A00">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B90A00">
        <w:t xml:space="preserve">Figura </w:t>
      </w:r>
      <w:r w:rsidR="00B90A00">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81" type="#_x0000_t75" style="width:425pt;height:252pt" o:ole="">
                  <v:imagedata r:id="rId16" o:title=""/>
                </v:shape>
                <o:OLEObject Type="Embed" ProgID="Word.OpenDocumentText.12" ShapeID="_x0000_i1081" DrawAspect="Content" ObjectID="_1668830578" r:id="rId17"/>
              </w:object>
            </w:r>
          </w:p>
        </w:tc>
      </w:tr>
    </w:tbl>
    <w:p w14:paraId="34001C5D" w14:textId="2D9F0737" w:rsidR="00C31EE4" w:rsidRDefault="002459C7" w:rsidP="001C3459">
      <w:pPr>
        <w:pStyle w:val="RtulodeFigura"/>
      </w:pPr>
      <w:bookmarkStart w:id="23" w:name="_Ref58087536"/>
      <w:r>
        <w:t xml:space="preserve">Figura </w:t>
      </w:r>
      <w:fldSimple w:instr=" SEQ Figura \* ARABIC ">
        <w:r w:rsidR="00B90A00">
          <w:rPr>
            <w:noProof/>
          </w:rPr>
          <w:t>4</w:t>
        </w:r>
      </w:fldSimple>
      <w:bookmarkEnd w:id="23"/>
      <w:r>
        <w:t xml:space="preserve">. Código para configuração do </w:t>
      </w:r>
      <w:proofErr w:type="spellStart"/>
      <w:r>
        <w:t>RoPE</w:t>
      </w:r>
      <w:proofErr w:type="spellEnd"/>
    </w:p>
    <w:p w14:paraId="6977880E" w14:textId="3FAEBD0B"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B90A00" w:rsidRPr="00BD74DA">
        <w:t xml:space="preserve">Tabela </w:t>
      </w:r>
      <w:r w:rsidR="00B90A00">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4607D854" w:rsidR="005E2B08" w:rsidRDefault="005E2B08" w:rsidP="005E2B08">
      <w:pPr>
        <w:pStyle w:val="RtulodeFigura"/>
      </w:pPr>
      <w:bookmarkStart w:id="24" w:name="_Ref58093393"/>
      <w:r w:rsidRPr="00BD74DA">
        <w:t xml:space="preserve">Tabela </w:t>
      </w:r>
      <w:fldSimple w:instr=" SEQ Tabela \* ARABIC ">
        <w:r w:rsidR="00B90A00">
          <w:rPr>
            <w:noProof/>
          </w:rPr>
          <w:t>1</w:t>
        </w:r>
      </w:fldSimple>
      <w:bookmarkEnd w:id="24"/>
      <w:r w:rsidRPr="00BD74DA">
        <w:t>. Comparação de hardware entre o ATmega328p e o ESP8266</w:t>
      </w: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38784" behindDoc="0" locked="0" layoutInCell="1" allowOverlap="1" wp14:anchorId="434B4F49" wp14:editId="060B4910">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D57AA4"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58240" behindDoc="0" locked="0" layoutInCell="1" allowOverlap="1" wp14:anchorId="59F8920F" wp14:editId="79FEA63A">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F2EEA4" id="Conector reto 44" o:spid="_x0000_s1026" style="position:absolute;flip:x 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24447" behindDoc="0" locked="0" layoutInCell="1" allowOverlap="1" wp14:anchorId="46A2B880" wp14:editId="393C00D9">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244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40832" behindDoc="0" locked="0" layoutInCell="1" allowOverlap="1" wp14:anchorId="13EC5949" wp14:editId="4DF94F63">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C6A2B1" id="Conector de Seta Reta 31" o:spid="_x0000_s1026" type="#_x0000_t32" style="position:absolute;margin-left:234.9pt;margin-top:126.05pt;width:98pt;height:24.05pt;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31616" behindDoc="0" locked="0" layoutInCell="1" allowOverlap="1" wp14:anchorId="7DC3A5FF" wp14:editId="70675889">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C80255" w:rsidRPr="00087297" w:rsidRDefault="00C80255" w:rsidP="00087297">
                                  <w:pPr>
                                    <w:jc w:val="center"/>
                                    <w:rPr>
                                      <w:color w:val="000000"/>
                                      <w:sz w:val="20"/>
                                      <w:szCs w:val="20"/>
                                    </w:rPr>
                                  </w:pPr>
                                  <w:r w:rsidRPr="00087297">
                                    <w:rPr>
                                      <w:color w:val="000000"/>
                                      <w:sz w:val="20"/>
                                      <w:szCs w:val="20"/>
                                    </w:rPr>
                                    <w:t>Assinante</w:t>
                                  </w:r>
                                </w:p>
                                <w:p w14:paraId="203C8C11" w14:textId="77777777" w:rsidR="00C80255" w:rsidRPr="00087297" w:rsidRDefault="00C80255"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C80255" w:rsidRPr="00087297" w:rsidRDefault="00C80255" w:rsidP="00087297">
                            <w:pPr>
                              <w:jc w:val="center"/>
                              <w:rPr>
                                <w:color w:val="000000"/>
                                <w:sz w:val="20"/>
                                <w:szCs w:val="20"/>
                              </w:rPr>
                            </w:pPr>
                            <w:r w:rsidRPr="00087297">
                              <w:rPr>
                                <w:color w:val="000000"/>
                                <w:sz w:val="20"/>
                                <w:szCs w:val="20"/>
                              </w:rPr>
                              <w:t>Assinante</w:t>
                            </w:r>
                          </w:p>
                          <w:p w14:paraId="203C8C11" w14:textId="77777777" w:rsidR="00C80255" w:rsidRPr="00087297" w:rsidRDefault="00C80255"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57216" behindDoc="0" locked="0" layoutInCell="1" allowOverlap="1" wp14:anchorId="5F9B4779" wp14:editId="47BC7C3A">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C80255" w:rsidRPr="00E705E7" w:rsidRDefault="00C80255"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C80255" w:rsidRPr="00E705E7" w:rsidRDefault="00C80255"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55168" behindDoc="0" locked="0" layoutInCell="1" allowOverlap="1" wp14:anchorId="3FB0477E" wp14:editId="24F68BAC">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C79A4" id="Conector reto 42"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54144" behindDoc="0" locked="0" layoutInCell="1" allowOverlap="1" wp14:anchorId="4973EFE4" wp14:editId="21590DB8">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C80255" w:rsidRPr="00E705E7" w:rsidRDefault="00C80255"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C80255" w:rsidRPr="00E705E7" w:rsidRDefault="00C80255"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50048" behindDoc="0" locked="0" layoutInCell="1" allowOverlap="1" wp14:anchorId="08164646" wp14:editId="70700337">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23422" behindDoc="0" locked="0" layoutInCell="1" allowOverlap="1" wp14:anchorId="69C731DD" wp14:editId="143837BD">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234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C80255" w:rsidRPr="00E705E7" w:rsidRDefault="00C80255"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43904" behindDoc="0" locked="0" layoutInCell="1" allowOverlap="1" wp14:anchorId="7CA805F2" wp14:editId="4BBF10B8">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C80255" w:rsidRPr="00E705E7" w:rsidRDefault="00C8025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C80255" w:rsidRPr="00E705E7" w:rsidRDefault="00C80255">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36736" behindDoc="0" locked="0" layoutInCell="1" allowOverlap="1" wp14:anchorId="6FA3D490" wp14:editId="7BF1527C">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074CD9" id="Conector de Seta Reta 28" o:spid="_x0000_s1026" type="#_x0000_t32" style="position:absolute;margin-left:72.4pt;margin-top:127.05pt;width:87.5pt;height:31.55pt;flip:y;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34688" behindDoc="0" locked="0" layoutInCell="1" allowOverlap="1" wp14:anchorId="5B0DE854" wp14:editId="73F6519C">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3E6D3D" id="Conector de Seta Reta 27" o:spid="_x0000_s1026" type="#_x0000_t32" style="position:absolute;margin-left:69.4pt;margin-top:59.55pt;width:93pt;height:30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26496" behindDoc="0" locked="0" layoutInCell="1" allowOverlap="1" wp14:anchorId="16A3B048" wp14:editId="4BA5C389">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C80255" w:rsidRPr="00087297" w:rsidRDefault="00C80255" w:rsidP="00087297">
                                  <w:pPr>
                                    <w:jc w:val="center"/>
                                    <w:rPr>
                                      <w:color w:val="000000"/>
                                      <w:sz w:val="20"/>
                                      <w:szCs w:val="20"/>
                                    </w:rPr>
                                  </w:pPr>
                                  <w:r w:rsidRPr="00087297">
                                    <w:rPr>
                                      <w:color w:val="000000"/>
                                      <w:sz w:val="20"/>
                                      <w:szCs w:val="20"/>
                                    </w:rPr>
                                    <w:t>Editor</w:t>
                                  </w:r>
                                </w:p>
                                <w:p w14:paraId="17AF73FA" w14:textId="77777777" w:rsidR="00C80255" w:rsidRPr="00087297" w:rsidRDefault="00C80255"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C80255" w:rsidRPr="00087297" w:rsidRDefault="00C80255" w:rsidP="00087297">
                            <w:pPr>
                              <w:jc w:val="center"/>
                              <w:rPr>
                                <w:color w:val="000000"/>
                                <w:sz w:val="20"/>
                                <w:szCs w:val="20"/>
                              </w:rPr>
                            </w:pPr>
                            <w:r w:rsidRPr="00087297">
                              <w:rPr>
                                <w:color w:val="000000"/>
                                <w:sz w:val="20"/>
                                <w:szCs w:val="20"/>
                              </w:rPr>
                              <w:t>Editor</w:t>
                            </w:r>
                          </w:p>
                          <w:p w14:paraId="17AF73FA" w14:textId="77777777" w:rsidR="00C80255" w:rsidRPr="00087297" w:rsidRDefault="00C80255"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28544" behindDoc="0" locked="0" layoutInCell="1" allowOverlap="1" wp14:anchorId="60BBD9FC" wp14:editId="314B2DF8">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C80255" w:rsidRPr="00087297" w:rsidRDefault="00C80255" w:rsidP="00087297">
                                  <w:pPr>
                                    <w:jc w:val="center"/>
                                    <w:rPr>
                                      <w:color w:val="000000"/>
                                      <w:sz w:val="20"/>
                                      <w:szCs w:val="20"/>
                                    </w:rPr>
                                  </w:pPr>
                                  <w:r w:rsidRPr="00087297">
                                    <w:rPr>
                                      <w:color w:val="000000"/>
                                      <w:sz w:val="20"/>
                                      <w:szCs w:val="20"/>
                                    </w:rPr>
                                    <w:t>Editor</w:t>
                                  </w:r>
                                </w:p>
                                <w:p w14:paraId="2EC043E9" w14:textId="77777777" w:rsidR="00C80255" w:rsidRPr="00087297" w:rsidRDefault="00C80255"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C80255" w:rsidRPr="00087297" w:rsidRDefault="00C80255" w:rsidP="00087297">
                            <w:pPr>
                              <w:jc w:val="center"/>
                              <w:rPr>
                                <w:color w:val="000000"/>
                                <w:sz w:val="20"/>
                                <w:szCs w:val="20"/>
                              </w:rPr>
                            </w:pPr>
                            <w:r w:rsidRPr="00087297">
                              <w:rPr>
                                <w:color w:val="000000"/>
                                <w:sz w:val="20"/>
                                <w:szCs w:val="20"/>
                              </w:rPr>
                              <w:t>Editor</w:t>
                            </w:r>
                          </w:p>
                          <w:p w14:paraId="2EC043E9" w14:textId="77777777" w:rsidR="00C80255" w:rsidRPr="00087297" w:rsidRDefault="00C80255"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25472" behindDoc="0" locked="0" layoutInCell="1" allowOverlap="1" wp14:anchorId="0C02F4AC" wp14:editId="2C2F5CB6">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C80255" w:rsidRPr="00087297" w:rsidRDefault="00C80255"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C80255" w:rsidRPr="00087297" w:rsidRDefault="00C80255"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29568" behindDoc="0" locked="0" layoutInCell="1" allowOverlap="1" wp14:anchorId="5629FCF4" wp14:editId="30046EE3">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C80255" w:rsidRPr="00087297" w:rsidRDefault="00C80255" w:rsidP="00087297">
                                  <w:pPr>
                                    <w:jc w:val="center"/>
                                    <w:rPr>
                                      <w:color w:val="000000"/>
                                      <w:sz w:val="20"/>
                                      <w:szCs w:val="20"/>
                                    </w:rPr>
                                  </w:pPr>
                                  <w:r w:rsidRPr="00087297">
                                    <w:rPr>
                                      <w:color w:val="000000"/>
                                      <w:sz w:val="20"/>
                                      <w:szCs w:val="20"/>
                                    </w:rPr>
                                    <w:t>Assinante</w:t>
                                  </w:r>
                                </w:p>
                                <w:p w14:paraId="393C04A5" w14:textId="77777777" w:rsidR="00C80255" w:rsidRPr="00087297" w:rsidRDefault="00C80255"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C80255" w:rsidRPr="00087297" w:rsidRDefault="00C80255" w:rsidP="00087297">
                            <w:pPr>
                              <w:jc w:val="center"/>
                              <w:rPr>
                                <w:color w:val="000000"/>
                                <w:sz w:val="20"/>
                                <w:szCs w:val="20"/>
                              </w:rPr>
                            </w:pPr>
                            <w:r w:rsidRPr="00087297">
                              <w:rPr>
                                <w:color w:val="000000"/>
                                <w:sz w:val="20"/>
                                <w:szCs w:val="20"/>
                              </w:rPr>
                              <w:t>Assinante</w:t>
                            </w:r>
                          </w:p>
                          <w:p w14:paraId="393C04A5" w14:textId="77777777" w:rsidR="00C80255" w:rsidRPr="00087297" w:rsidRDefault="00C80255" w:rsidP="00087297">
                            <w:pPr>
                              <w:jc w:val="center"/>
                              <w:rPr>
                                <w:color w:val="000000"/>
                                <w:sz w:val="20"/>
                                <w:szCs w:val="20"/>
                              </w:rPr>
                            </w:pPr>
                            <w:r>
                              <w:rPr>
                                <w:color w:val="000000"/>
                                <w:sz w:val="20"/>
                                <w:szCs w:val="20"/>
                              </w:rPr>
                              <w:t>X</w:t>
                            </w:r>
                          </w:p>
                        </w:txbxContent>
                      </v:textbox>
                    </v:roundrect>
                  </w:pict>
                </mc:Fallback>
              </mc:AlternateContent>
            </w:r>
          </w:p>
        </w:tc>
      </w:tr>
    </w:tbl>
    <w:p w14:paraId="7F6CE4D1" w14:textId="41B4638A" w:rsidR="00273353" w:rsidRPr="00590441" w:rsidRDefault="00273353" w:rsidP="00590441">
      <w:pPr>
        <w:pStyle w:val="Legenda"/>
      </w:pPr>
      <w:bookmarkStart w:id="25" w:name="_gctqhwbh63v0"/>
      <w:bookmarkStart w:id="26" w:name="_t00t96r2893a"/>
      <w:bookmarkStart w:id="27" w:name="_Ref57849743"/>
      <w:bookmarkEnd w:id="25"/>
      <w:bookmarkEnd w:id="26"/>
      <w:r w:rsidRPr="00590441">
        <w:t xml:space="preserve">Figura </w:t>
      </w:r>
      <w:fldSimple w:instr=" SEQ Figura \* ARABIC ">
        <w:r w:rsidR="00B90A00">
          <w:rPr>
            <w:noProof/>
          </w:rPr>
          <w:t>5</w:t>
        </w:r>
      </w:fldSimple>
      <w:bookmarkEnd w:id="27"/>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8" w:name="_9imir1lazk8" w:colFirst="0" w:colLast="0"/>
      <w:bookmarkEnd w:id="28"/>
    </w:p>
    <w:p w14:paraId="19EB8005" w14:textId="58AAA8D1"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B90A00" w:rsidRPr="00590441">
        <w:t xml:space="preserve">Figura </w:t>
      </w:r>
      <w:r w:rsidR="00B90A00">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9" w:name="_8bzefnmrxi17" w:colFirst="0" w:colLast="0"/>
      <w:bookmarkEnd w:id="29"/>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0" w:name="_vd7abhxyk11t" w:colFirst="0" w:colLast="0"/>
      <w:bookmarkEnd w:id="30"/>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1" w:name="_j0hfitcisdt1" w:colFirst="0" w:colLast="0"/>
      <w:bookmarkEnd w:id="31"/>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2" w:name="_t36ib3nvgjbe" w:colFirst="0" w:colLast="0"/>
      <w:bookmarkEnd w:id="32"/>
    </w:p>
    <w:p w14:paraId="62C7D5F8" w14:textId="647567DF" w:rsidR="00DA6805" w:rsidRDefault="00DA6805" w:rsidP="00DA6805">
      <w:pPr>
        <w:pStyle w:val="Ttulo2"/>
        <w:numPr>
          <w:ilvl w:val="1"/>
          <w:numId w:val="2"/>
        </w:numPr>
      </w:pPr>
      <w:r>
        <w:t>EXECUÇÃO DO PROJETO</w:t>
      </w:r>
    </w:p>
    <w:p w14:paraId="020823EE" w14:textId="0A3C8D0C" w:rsidR="00DA6805" w:rsidRDefault="001B155E"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4FFBC160" w14:textId="77777777" w:rsidR="00481497" w:rsidRDefault="00481497" w:rsidP="00DA6805">
      <w:pPr>
        <w:spacing w:before="240" w:after="240" w:line="360" w:lineRule="auto"/>
        <w:ind w:firstLine="709"/>
        <w:jc w:val="both"/>
      </w:pPr>
    </w:p>
    <w:p w14:paraId="153682E4" w14:textId="235A919F"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807"/>
      </w:tblGrid>
      <w:tr w:rsidR="001B155E" w14:paraId="01397BB5" w14:textId="77777777" w:rsidTr="00E636B6">
        <w:trPr>
          <w:trHeight w:val="6090"/>
          <w:jc w:val="center"/>
        </w:trPr>
        <w:tc>
          <w:tcPr>
            <w:tcW w:w="5807" w:type="dxa"/>
          </w:tcPr>
          <w:p w14:paraId="459F096D" w14:textId="614C8A0B" w:rsidR="001B155E" w:rsidRDefault="00E636B6" w:rsidP="001B155E">
            <w:pPr>
              <w:spacing w:before="240" w:after="240" w:line="360" w:lineRule="auto"/>
              <w:jc w:val="both"/>
            </w:pPr>
            <w:r>
              <w:rPr>
                <w:noProof/>
              </w:rPr>
              <w:lastRenderedPageBreak/>
              <mc:AlternateContent>
                <mc:Choice Requires="wpg">
                  <w:drawing>
                    <wp:anchor distT="0" distB="0" distL="114300" distR="114300" simplePos="0" relativeHeight="251694080" behindDoc="0" locked="0" layoutInCell="1" allowOverlap="1" wp14:anchorId="32C2BD67" wp14:editId="6FB2106B">
                      <wp:simplePos x="0" y="0"/>
                      <wp:positionH relativeFrom="column">
                        <wp:posOffset>2395220</wp:posOffset>
                      </wp:positionH>
                      <wp:positionV relativeFrom="paragraph">
                        <wp:posOffset>24758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3CCB771" w14:textId="67D260EA"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C2BD67" id="Agrupar 41" o:spid="_x0000_s1037" style="position:absolute;left:0;text-align:left;margin-left:188.6pt;margin-top:194.95pt;width:78pt;height:77.85pt;z-index:25169408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yQGE1A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">
                      <v:shape id="Imagem 4" o:spid="_x0000_s1038"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0" o:title=""/>
                      </v:shape>
                      <v:oval id="Elipse 17" o:spid="_x0000_s1039"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43CCB771" w14:textId="67D260EA"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665408" behindDoc="0" locked="0" layoutInCell="1" allowOverlap="1" wp14:anchorId="4E99B1DD" wp14:editId="4DD655B8">
                      <wp:simplePos x="0" y="0"/>
                      <wp:positionH relativeFrom="column">
                        <wp:posOffset>52070</wp:posOffset>
                      </wp:positionH>
                      <wp:positionV relativeFrom="paragraph">
                        <wp:posOffset>2088515</wp:posOffset>
                      </wp:positionV>
                      <wp:extent cx="3402330" cy="1619250"/>
                      <wp:effectExtent l="0" t="0" r="26670" b="19050"/>
                      <wp:wrapNone/>
                      <wp:docPr id="10" name="Agrupar 10"/>
                      <wp:cNvGraphicFramePr/>
                      <a:graphic xmlns:a="http://schemas.openxmlformats.org/drawingml/2006/main">
                        <a:graphicData uri="http://schemas.microsoft.com/office/word/2010/wordprocessingGroup">
                          <wpg:wgp>
                            <wpg:cNvGrpSpPr/>
                            <wpg:grpSpPr>
                              <a:xfrm>
                                <a:off x="0" y="0"/>
                                <a:ext cx="3402330"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2D338029" w14:textId="7F6EE9E7" w:rsidR="00C80255" w:rsidRPr="006522B4" w:rsidRDefault="00C80255" w:rsidP="002E4841">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99B1DD" id="Agrupar 10" o:spid="_x0000_s1040" style="position:absolute;left:0;text-align:left;margin-left:4.1pt;margin-top:164.45pt;width:267.9pt;height:127.5pt;z-index:251665408;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">
                      <v:shape id="Caixa de Texto 8" o:spid="_x0000_s1041"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2D338029" w14:textId="7F6EE9E7" w:rsidR="00C80255" w:rsidRPr="006522B4" w:rsidRDefault="00C80255" w:rsidP="002E4841">
                              <w:pPr>
                                <w:jc w:val="center"/>
                                <w:rPr>
                                  <w:sz w:val="20"/>
                                  <w:szCs w:val="20"/>
                                </w:rPr>
                              </w:pPr>
                              <w:proofErr w:type="spellStart"/>
                              <w:r w:rsidRPr="006522B4">
                                <w:rPr>
                                  <w:sz w:val="20"/>
                                  <w:szCs w:val="20"/>
                                </w:rPr>
                                <w:t>RoPE</w:t>
                              </w:r>
                              <w:proofErr w:type="spellEnd"/>
                            </w:p>
                          </w:txbxContent>
                        </v:textbox>
                      </v:shape>
                      <v:rect id="Retângulo 9" o:spid="_x0000_s1042"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s">
                  <w:drawing>
                    <wp:anchor distT="0" distB="0" distL="114300" distR="114300" simplePos="0" relativeHeight="251723776" behindDoc="0" locked="0" layoutInCell="1" allowOverlap="1" wp14:anchorId="5C9E826B" wp14:editId="48F87A23">
                      <wp:simplePos x="0" y="0"/>
                      <wp:positionH relativeFrom="column">
                        <wp:posOffset>1214120</wp:posOffset>
                      </wp:positionH>
                      <wp:positionV relativeFrom="paragraph">
                        <wp:posOffset>2742565</wp:posOffset>
                      </wp:positionV>
                      <wp:extent cx="819150" cy="539750"/>
                      <wp:effectExtent l="0" t="0" r="19050" b="12700"/>
                      <wp:wrapNone/>
                      <wp:docPr id="60" name="Caixa de Texto 60"/>
                      <wp:cNvGraphicFramePr/>
                      <a:graphic xmlns:a="http://schemas.openxmlformats.org/drawingml/2006/main">
                        <a:graphicData uri="http://schemas.microsoft.com/office/word/2010/wordprocessingShape">
                          <wps:wsp>
                            <wps:cNvSpPr txBox="1"/>
                            <wps:spPr>
                              <a:xfrm>
                                <a:off x="0" y="0"/>
                                <a:ext cx="819150" cy="539750"/>
                              </a:xfrm>
                              <a:prstGeom prst="rect">
                                <a:avLst/>
                              </a:prstGeom>
                              <a:solidFill>
                                <a:schemeClr val="lt1"/>
                              </a:solidFill>
                              <a:ln w="6350">
                                <a:solidFill>
                                  <a:prstClr val="black"/>
                                </a:solidFill>
                              </a:ln>
                            </wps:spPr>
                            <wps:txbx>
                              <w:txbxContent>
                                <w:p w14:paraId="30DCFEA3"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 xml:space="preserve">STMS </w:t>
                                  </w:r>
                                  <w:r w:rsidRPr="00840598">
                                    <w:rPr>
                                      <w:color w:val="0000FF"/>
                                      <w:sz w:val="18"/>
                                      <w:szCs w:val="18"/>
                                    </w:rPr>
                                    <w:t>60</w:t>
                                  </w:r>
                                </w:p>
                                <w:p w14:paraId="292187D0"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STMU</w:t>
                                  </w:r>
                                  <w:r w:rsidRPr="00840598">
                                    <w:rPr>
                                      <w:color w:val="000000"/>
                                      <w:sz w:val="18"/>
                                      <w:szCs w:val="18"/>
                                    </w:rPr>
                                    <w:t xml:space="preserve"> </w:t>
                                  </w:r>
                                  <w:r w:rsidRPr="00840598">
                                    <w:rPr>
                                      <w:color w:val="0000FF"/>
                                      <w:sz w:val="18"/>
                                      <w:szCs w:val="18"/>
                                    </w:rPr>
                                    <w:t>mm</w:t>
                                  </w:r>
                                </w:p>
                                <w:p w14:paraId="7FF9F5A4" w14:textId="0663ECD0" w:rsidR="00C80255" w:rsidRPr="00840598" w:rsidRDefault="00C80255"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9E826B" id="Caixa de Texto 60" o:spid="_x0000_s1043" type="#_x0000_t202" style="position:absolute;left:0;text-align:left;margin-left:95.6pt;margin-top:215.95pt;width:64.5pt;height:4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" fillcolor="white [3201]" strokeweight=".5pt">
                      <v:textbox>
                        <w:txbxContent>
                          <w:p w14:paraId="30DCFEA3"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 xml:space="preserve">STMS </w:t>
                            </w:r>
                            <w:r w:rsidRPr="00840598">
                              <w:rPr>
                                <w:color w:val="0000FF"/>
                                <w:sz w:val="18"/>
                                <w:szCs w:val="18"/>
                              </w:rPr>
                              <w:t>60</w:t>
                            </w:r>
                          </w:p>
                          <w:p w14:paraId="292187D0" w14:textId="77777777" w:rsidR="00C80255" w:rsidRPr="00840598" w:rsidRDefault="00C80255" w:rsidP="00840598">
                            <w:pPr>
                              <w:pStyle w:val="NormalWeb"/>
                              <w:spacing w:before="0" w:beforeAutospacing="0" w:after="0" w:afterAutospacing="0"/>
                              <w:rPr>
                                <w:sz w:val="16"/>
                                <w:szCs w:val="16"/>
                              </w:rPr>
                            </w:pPr>
                            <w:r w:rsidRPr="00840598">
                              <w:rPr>
                                <w:color w:val="FF0000"/>
                                <w:sz w:val="18"/>
                                <w:szCs w:val="18"/>
                              </w:rPr>
                              <w:t>STMU</w:t>
                            </w:r>
                            <w:r w:rsidRPr="00840598">
                              <w:rPr>
                                <w:color w:val="000000"/>
                                <w:sz w:val="18"/>
                                <w:szCs w:val="18"/>
                              </w:rPr>
                              <w:t xml:space="preserve"> </w:t>
                            </w:r>
                            <w:r w:rsidRPr="00840598">
                              <w:rPr>
                                <w:color w:val="0000FF"/>
                                <w:sz w:val="18"/>
                                <w:szCs w:val="18"/>
                              </w:rPr>
                              <w:t>mm</w:t>
                            </w:r>
                          </w:p>
                          <w:p w14:paraId="7FF9F5A4" w14:textId="0663ECD0" w:rsidR="00C80255" w:rsidRPr="00840598" w:rsidRDefault="00C80255" w:rsidP="00840598">
                            <w:pPr>
                              <w:pStyle w:val="Pr-formataoHTML"/>
                              <w:rPr>
                                <w:rFonts w:ascii="Times New Roman" w:hAnsi="Times New Roman" w:cs="Times New Roman"/>
                                <w:sz w:val="10"/>
                                <w:szCs w:val="10"/>
                              </w:rPr>
                            </w:pPr>
                            <w:r w:rsidRPr="00840598">
                              <w:rPr>
                                <w:rFonts w:ascii="Times New Roman" w:hAnsi="Times New Roman" w:cs="Times New Roman"/>
                                <w:color w:val="FF0000"/>
                                <w:sz w:val="18"/>
                                <w:szCs w:val="18"/>
                              </w:rPr>
                              <w:t>MOVE</w:t>
                            </w:r>
                            <w:r w:rsidRPr="00840598">
                              <w:rPr>
                                <w:rFonts w:ascii="Times New Roman" w:hAnsi="Times New Roman" w:cs="Times New Roman"/>
                                <w:color w:val="0000FF"/>
                                <w:sz w:val="18"/>
                                <w:szCs w:val="18"/>
                              </w:rPr>
                              <w:t xml:space="preserve"> 120</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09508BCC" wp14:editId="3E6202A2">
                      <wp:simplePos x="0" y="0"/>
                      <wp:positionH relativeFrom="column">
                        <wp:posOffset>863600</wp:posOffset>
                      </wp:positionH>
                      <wp:positionV relativeFrom="paragraph">
                        <wp:posOffset>2962275</wp:posOffset>
                      </wp:positionV>
                      <wp:extent cx="1476000" cy="0"/>
                      <wp:effectExtent l="0" t="76200" r="10160" b="95250"/>
                      <wp:wrapNone/>
                      <wp:docPr id="57" name="Conector de Seta Reta 57"/>
                      <wp:cNvGraphicFramePr/>
                      <a:graphic xmlns:a="http://schemas.openxmlformats.org/drawingml/2006/main">
                        <a:graphicData uri="http://schemas.microsoft.com/office/word/2010/wordprocessingShape">
                          <wps:wsp>
                            <wps:cNvCnPr/>
                            <wps:spPr>
                              <a:xfrm>
                                <a:off x="0" y="0"/>
                                <a:ext cx="1476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36774D" id="Conector de Seta Reta 57" o:spid="_x0000_s1026" type="#_x0000_t32" style="position:absolute;margin-left:68pt;margin-top:233.25pt;width:116.2pt;height: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">
                      <v:stroke endarrow="block"/>
                    </v:shape>
                  </w:pict>
                </mc:Fallback>
              </mc:AlternateContent>
            </w:r>
            <w:r>
              <w:rPr>
                <w:noProof/>
              </w:rPr>
              <mc:AlternateContent>
                <mc:Choice Requires="wpg">
                  <w:drawing>
                    <wp:anchor distT="0" distB="0" distL="114300" distR="114300" simplePos="0" relativeHeight="251721728" behindDoc="0" locked="0" layoutInCell="1" allowOverlap="1" wp14:anchorId="00550903" wp14:editId="59EFFC9F">
                      <wp:simplePos x="0" y="0"/>
                      <wp:positionH relativeFrom="column">
                        <wp:posOffset>97155</wp:posOffset>
                      </wp:positionH>
                      <wp:positionV relativeFrom="paragraph">
                        <wp:posOffset>231076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990FBDF" w14:textId="154834D4"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8E2F180" w14:textId="0145095D" w:rsidR="00C80255" w:rsidRPr="009834D5" w:rsidRDefault="007D1A78" w:rsidP="008C5DF9">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550903" id="Agrupar 59" o:spid="_x0000_s1044" style="position:absolute;left:0;text-align:left;margin-left:7.65pt;margin-top:181.95pt;width:62.15pt;height:107.1pt;z-index:251721728;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">
                      <v:group id="Agrupar 45" o:spid="_x0000_s1045"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46"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2" o:title="" croptop="11332f" cropbottom="12339f"/>
                        </v:shape>
                        <v:oval id="Elipse 18" o:spid="_x0000_s1047"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1990FBDF" w14:textId="154834D4"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8"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8E2F180" w14:textId="0145095D" w:rsidR="00C80255" w:rsidRPr="009834D5" w:rsidRDefault="007D1A78" w:rsidP="008C5DF9">
                              <w:pPr>
                                <w:jc w:val="center"/>
                                <w:rPr>
                                  <w:sz w:val="20"/>
                                  <w:szCs w:val="20"/>
                                </w:rPr>
                              </w:pPr>
                              <w:r>
                                <w:rPr>
                                  <w:sz w:val="20"/>
                                  <w:szCs w:val="20"/>
                                </w:rPr>
                                <w:t>Assinante</w:t>
                              </w:r>
                            </w:p>
                          </w:txbxContent>
                        </v:textbox>
                      </v:shape>
                    </v:group>
                  </w:pict>
                </mc:Fallback>
              </mc:AlternateContent>
            </w:r>
            <w:r>
              <w:rPr>
                <w:noProof/>
              </w:rPr>
              <mc:AlternateContent>
                <mc:Choice Requires="wpg">
                  <w:drawing>
                    <wp:anchor distT="0" distB="0" distL="114300" distR="114300" simplePos="0" relativeHeight="251744256" behindDoc="0" locked="0" layoutInCell="1" allowOverlap="1" wp14:anchorId="1E44AC13" wp14:editId="316113CA">
                      <wp:simplePos x="0" y="0"/>
                      <wp:positionH relativeFrom="column">
                        <wp:posOffset>1081405</wp:posOffset>
                      </wp:positionH>
                      <wp:positionV relativeFrom="paragraph">
                        <wp:posOffset>1231265</wp:posOffset>
                      </wp:positionV>
                      <wp:extent cx="1416050" cy="812800"/>
                      <wp:effectExtent l="0" t="0" r="12700" b="25400"/>
                      <wp:wrapNone/>
                      <wp:docPr id="160" name="Agrupar 160"/>
                      <wp:cNvGraphicFramePr/>
                      <a:graphic xmlns:a="http://schemas.openxmlformats.org/drawingml/2006/main">
                        <a:graphicData uri="http://schemas.microsoft.com/office/word/2010/wordprocessingGroup">
                          <wpg:wgp>
                            <wpg:cNvGrpSpPr/>
                            <wpg:grpSpPr>
                              <a:xfrm>
                                <a:off x="0" y="0"/>
                                <a:ext cx="1416050" cy="812800"/>
                                <a:chOff x="0" y="0"/>
                                <a:chExt cx="2197100" cy="812800"/>
                              </a:xfrm>
                            </wpg:grpSpPr>
                            <wps:wsp>
                              <wps:cNvPr id="161" name="Caixa de Texto 161"/>
                              <wps:cNvSpPr txBox="1"/>
                              <wps:spPr>
                                <a:xfrm>
                                  <a:off x="0" y="273050"/>
                                  <a:ext cx="2197100" cy="539750"/>
                                </a:xfrm>
                                <a:prstGeom prst="rect">
                                  <a:avLst/>
                                </a:prstGeom>
                                <a:solidFill>
                                  <a:schemeClr val="bg1"/>
                                </a:solidFill>
                                <a:ln w="6350">
                                  <a:solidFill>
                                    <a:prstClr val="black"/>
                                  </a:solidFill>
                                </a:ln>
                              </wps:spPr>
                              <wps:txbx>
                                <w:txbxContent>
                                  <w:p w14:paraId="099E8D64"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60ACE2C8"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6384EA3F" w14:textId="77777777" w:rsidR="00E636B6" w:rsidRPr="006522B4" w:rsidRDefault="00E636B6"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4AC13" id="Agrupar 160" o:spid="_x0000_s1049" style="position:absolute;left:0;text-align:left;margin-left:85.15pt;margin-top:96.95pt;width:111.5pt;height:64pt;z-index:251744256;mso-width-relative:margin;mso-height-relative:margin" coordsize="21971,81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">
                      <v:shape id="Caixa de Texto 161" o:spid="_x0000_s1050" type="#_x0000_t202" style="position:absolute;top:2730;width:21971;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099E8D64"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2A2F565"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60ACE2C8" w14:textId="77777777" w:rsidR="00E636B6" w:rsidRPr="008C5DF9" w:rsidRDefault="00E636B6" w:rsidP="00E636B6">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62" o:spid="_x0000_s1051"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6384EA3F" w14:textId="77777777" w:rsidR="00E636B6" w:rsidRPr="006522B4" w:rsidRDefault="00E636B6" w:rsidP="00E636B6">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move</w:t>
                              </w:r>
                            </w:p>
                          </w:txbxContent>
                        </v:textbox>
                      </v:shape>
                    </v:group>
                  </w:pict>
                </mc:Fallback>
              </mc:AlternateContent>
            </w:r>
            <w:r>
              <w:rPr>
                <w:noProof/>
              </w:rPr>
              <mc:AlternateContent>
                <mc:Choice Requires="wps">
                  <w:drawing>
                    <wp:anchor distT="0" distB="0" distL="114300" distR="114300" simplePos="0" relativeHeight="251716608" behindDoc="0" locked="0" layoutInCell="1" allowOverlap="1" wp14:anchorId="1409050F" wp14:editId="340FBA31">
                      <wp:simplePos x="0" y="0"/>
                      <wp:positionH relativeFrom="column">
                        <wp:posOffset>1049655</wp:posOffset>
                      </wp:positionH>
                      <wp:positionV relativeFrom="paragraph">
                        <wp:posOffset>488315</wp:posOffset>
                      </wp:positionV>
                      <wp:extent cx="1435100" cy="539750"/>
                      <wp:effectExtent l="0" t="0" r="12700" b="12700"/>
                      <wp:wrapNone/>
                      <wp:docPr id="47" name="Caixa de Texto 47"/>
                      <wp:cNvGraphicFramePr/>
                      <a:graphic xmlns:a="http://schemas.openxmlformats.org/drawingml/2006/main">
                        <a:graphicData uri="http://schemas.microsoft.com/office/word/2010/wordprocessingShape">
                          <wps:wsp>
                            <wps:cNvSpPr txBox="1"/>
                            <wps:spPr>
                              <a:xfrm>
                                <a:off x="0" y="0"/>
                                <a:ext cx="1435100" cy="539750"/>
                              </a:xfrm>
                              <a:prstGeom prst="rect">
                                <a:avLst/>
                              </a:prstGeom>
                              <a:solidFill>
                                <a:schemeClr val="bg1"/>
                              </a:solidFill>
                              <a:ln w="6350">
                                <a:solidFill>
                                  <a:prstClr val="black"/>
                                </a:solidFill>
                              </a:ln>
                            </wps:spPr>
                            <wps:txbx>
                              <w:txbxContent>
                                <w:p w14:paraId="06A9536A" w14:textId="41B903B9"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77777777"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50184D4D" w14:textId="21AC255B"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09050F" id="Caixa de Texto 47" o:spid="_x0000_s1052" type="#_x0000_t202" style="position:absolute;left:0;text-align:left;margin-left:82.65pt;margin-top:38.45pt;width:113pt;height:42.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" fillcolor="white [3212]" strokeweight=".5pt">
                      <v:textbox>
                        <w:txbxContent>
                          <w:p w14:paraId="06A9536A" w14:textId="41B903B9"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28F1D018" w14:textId="77777777"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Pr="008C5DF9">
                              <w:rPr>
                                <w:rFonts w:ascii="Times New Roman" w:hAnsi="Times New Roman" w:cs="Times New Roman"/>
                                <w:b/>
                                <w:bCs/>
                                <w:color w:val="008000"/>
                                <w:sz w:val="18"/>
                                <w:szCs w:val="18"/>
                              </w:rPr>
                              <w:t>direction</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Pr="008C5DF9">
                              <w:rPr>
                                <w:rFonts w:ascii="Times New Roman" w:hAnsi="Times New Roman" w:cs="Times New Roman"/>
                                <w:color w:val="BA2121"/>
                                <w:sz w:val="18"/>
                                <w:szCs w:val="18"/>
                              </w:rPr>
                              <w:t>forward</w:t>
                            </w:r>
                            <w:proofErr w:type="spellEnd"/>
                            <w:r w:rsidRPr="008C5DF9">
                              <w:rPr>
                                <w:rFonts w:ascii="Times New Roman" w:hAnsi="Times New Roman" w:cs="Times New Roman"/>
                                <w:color w:val="BA2121"/>
                                <w:sz w:val="18"/>
                                <w:szCs w:val="18"/>
                              </w:rPr>
                              <w:t>"</w:t>
                            </w:r>
                          </w:p>
                          <w:p w14:paraId="50184D4D" w14:textId="21AC255B" w:rsidR="00C80255" w:rsidRPr="008C5DF9" w:rsidRDefault="00C80255" w:rsidP="006C00C0">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Pr>
                <w:noProof/>
              </w:rPr>
              <mc:AlternateContent>
                <mc:Choice Requires="wps">
                  <w:drawing>
                    <wp:anchor distT="0" distB="0" distL="114300" distR="114300" simplePos="0" relativeHeight="251705344" behindDoc="0" locked="0" layoutInCell="1" allowOverlap="1" wp14:anchorId="1DF0E66E" wp14:editId="19DDF618">
                      <wp:simplePos x="0" y="0"/>
                      <wp:positionH relativeFrom="column">
                        <wp:posOffset>750570</wp:posOffset>
                      </wp:positionH>
                      <wp:positionV relativeFrom="paragraph">
                        <wp:posOffset>755015</wp:posOffset>
                      </wp:positionV>
                      <wp:extent cx="2015490" cy="0"/>
                      <wp:effectExtent l="0" t="76200" r="22860" b="95250"/>
                      <wp:wrapNone/>
                      <wp:docPr id="46" name="Conector de Seta Reta 46"/>
                      <wp:cNvGraphicFramePr/>
                      <a:graphic xmlns:a="http://schemas.openxmlformats.org/drawingml/2006/main">
                        <a:graphicData uri="http://schemas.microsoft.com/office/word/2010/wordprocessingShape">
                          <wps:wsp>
                            <wps:cNvCnPr/>
                            <wps:spPr>
                              <a:xfrm>
                                <a:off x="0" y="0"/>
                                <a:ext cx="20154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w14:anchorId="2C384C3F" id="Conector de Seta Reta 46" o:spid="_x0000_s1026" type="#_x0000_t32" style="position:absolute;margin-left:59.1pt;margin-top:59.45pt;width:158.7pt;height: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09440" behindDoc="0" locked="0" layoutInCell="1" allowOverlap="1" wp14:anchorId="00710C84" wp14:editId="06E363F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34C01DF" w14:textId="7BB8E736" w:rsidR="00C80255" w:rsidRPr="007B6193" w:rsidRDefault="00C80255"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1E5A9833" w14:textId="7992762E" w:rsidR="00C80255" w:rsidRPr="009834D5" w:rsidRDefault="007D1A78" w:rsidP="009834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0710C84" id="Agrupar 53" o:spid="_x0000_s1053" style="position:absolute;left:0;text-align:left;margin-left:.15pt;margin-top:6.45pt;width:63.3pt;height:110.65pt;z-index:2517094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4"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5"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4" o:title="Interface gráfica do usuário, Aplicativo, Ícone&#10;&#10;Descrição gerada automaticamente" cropleft="9296f" cropright="8367f"/>
                        </v:shape>
                        <v:oval id="Elipse 15" o:spid="_x0000_s1056"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334C01DF" w14:textId="7BB8E736" w:rsidR="00C80255" w:rsidRPr="007B6193" w:rsidRDefault="00C80255" w:rsidP="007B6193">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57"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1E5A9833" w14:textId="7992762E" w:rsidR="00C80255" w:rsidRPr="009834D5" w:rsidRDefault="007D1A78" w:rsidP="009834D5">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621372" behindDoc="0" locked="0" layoutInCell="1" allowOverlap="1" wp14:anchorId="2BFAB136" wp14:editId="5058BF35">
                      <wp:simplePos x="0" y="0"/>
                      <wp:positionH relativeFrom="column">
                        <wp:posOffset>1302385</wp:posOffset>
                      </wp:positionH>
                      <wp:positionV relativeFrom="paragraph">
                        <wp:posOffset>613092</wp:posOffset>
                      </wp:positionV>
                      <wp:extent cx="971867" cy="2715260"/>
                      <wp:effectExtent l="80645" t="0" r="23495" b="61595"/>
                      <wp:wrapNone/>
                      <wp:docPr id="163" name="Conector: Angulado 163"/>
                      <wp:cNvGraphicFramePr/>
                      <a:graphic xmlns:a="http://schemas.openxmlformats.org/drawingml/2006/main">
                        <a:graphicData uri="http://schemas.microsoft.com/office/word/2010/wordprocessingShape">
                          <wps:wsp>
                            <wps:cNvCnPr/>
                            <wps:spPr>
                              <a:xfrm rot="5400000">
                                <a:off x="0" y="0"/>
                                <a:ext cx="971867" cy="2715260"/>
                              </a:xfrm>
                              <a:prstGeom prst="bentConnector3">
                                <a:avLst>
                                  <a:gd name="adj1" fmla="val 17370"/>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7C41304"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02.55pt;margin-top:48.25pt;width:76.5pt;height:213.8pt;rotation:90;z-index:2516213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" adj="3752">
                      <v:stroke endarrow="block"/>
                    </v:shape>
                  </w:pict>
                </mc:Fallback>
              </mc:AlternateContent>
            </w:r>
            <w:r w:rsidR="006808B2">
              <w:rPr>
                <w:noProof/>
              </w:rPr>
              <mc:AlternateContent>
                <mc:Choice Requires="wpg">
                  <w:drawing>
                    <wp:anchor distT="0" distB="0" distL="114300" distR="114300" simplePos="0" relativeHeight="251712512" behindDoc="0" locked="0" layoutInCell="1" allowOverlap="1" wp14:anchorId="52D75D77" wp14:editId="48BB87FF">
                      <wp:simplePos x="0" y="0"/>
                      <wp:positionH relativeFrom="column">
                        <wp:posOffset>2764155</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FA0E2B1" w14:textId="7FF0612B"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66ECB7CB" w14:textId="564D249A" w:rsidR="00C80255" w:rsidRPr="009834D5" w:rsidRDefault="00C80255" w:rsidP="007B52C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2D75D77" id="Agrupar 54" o:spid="_x0000_s1058" style="position:absolute;left:0;text-align:left;margin-left:217.65pt;margin-top:6.45pt;width:61.8pt;height:111.15pt;z-index:25171251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">
                      <v:group id="Agrupar 49" o:spid="_x0000_s1059"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60"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61"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FA0E2B1" w14:textId="7FF0612B" w:rsidR="00C80255" w:rsidRPr="007B6193" w:rsidRDefault="00C80255" w:rsidP="007B6193">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62"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66ECB7CB" w14:textId="564D249A" w:rsidR="00C80255" w:rsidRPr="009834D5" w:rsidRDefault="00C80255" w:rsidP="007B52C2">
                              <w:pPr>
                                <w:jc w:val="center"/>
                                <w:rPr>
                                  <w:sz w:val="20"/>
                                  <w:szCs w:val="20"/>
                                </w:rPr>
                              </w:pPr>
                              <w:r>
                                <w:rPr>
                                  <w:sz w:val="20"/>
                                  <w:szCs w:val="20"/>
                                </w:rPr>
                                <w:t>Broker</w:t>
                              </w:r>
                            </w:p>
                          </w:txbxContent>
                        </v:textbox>
                      </v:shape>
                    </v:group>
                  </w:pict>
                </mc:Fallback>
              </mc:AlternateContent>
            </w:r>
          </w:p>
        </w:tc>
      </w:tr>
    </w:tbl>
    <w:p w14:paraId="042468EA" w14:textId="36EB36E4" w:rsidR="001B155E" w:rsidRDefault="00C80255" w:rsidP="00C80255">
      <w:pPr>
        <w:pStyle w:val="RtulodeFigura"/>
      </w:pPr>
      <w:r>
        <w:t xml:space="preserve">Figura </w:t>
      </w:r>
      <w:fldSimple w:instr=" SEQ Figura \* ARABIC ">
        <w:r w:rsidR="00B90A00">
          <w:rPr>
            <w:noProof/>
          </w:rPr>
          <w:t>6</w:t>
        </w:r>
      </w:fldSimple>
      <w:r>
        <w:t xml:space="preserve">. Fluxo do </w:t>
      </w:r>
      <w:proofErr w:type="spellStart"/>
      <w:r>
        <w:t>RoPE</w:t>
      </w:r>
      <w:proofErr w:type="spellEnd"/>
      <w:r>
        <w:t xml:space="preserve"> </w:t>
      </w:r>
      <w:r w:rsidR="00E3105F">
        <w:t>recebendo</w:t>
      </w:r>
      <w:r>
        <w:t xml:space="preserve"> comandos</w:t>
      </w:r>
    </w:p>
    <w:p w14:paraId="6748306E" w14:textId="6BCA5156" w:rsidR="001B155E" w:rsidRDefault="001B155E" w:rsidP="001B155E">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05523533" w:rsidR="00C80255" w:rsidRDefault="00E3105F" w:rsidP="001B155E">
            <w:pPr>
              <w:spacing w:before="240" w:after="240" w:line="360" w:lineRule="auto"/>
              <w:jc w:val="both"/>
            </w:pPr>
            <w:r w:rsidRPr="00C80255">
              <mc:AlternateContent>
                <mc:Choice Requires="wps">
                  <w:drawing>
                    <wp:anchor distT="0" distB="0" distL="114300" distR="114300" simplePos="0" relativeHeight="251739136" behindDoc="0" locked="0" layoutInCell="1" allowOverlap="1" wp14:anchorId="137A94F9" wp14:editId="19300791">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BC43B4" id="Conector de Seta Reta 156" o:spid="_x0000_s1026" type="#_x0000_t32" style="position:absolute;margin-left:52pt;margin-top:244.2pt;width:172.9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Pr>
                <w:noProof/>
              </w:rPr>
              <mc:AlternateContent>
                <mc:Choice Requires="wpg">
                  <w:drawing>
                    <wp:anchor distT="0" distB="0" distL="114300" distR="114300" simplePos="0" relativeHeight="251737088" behindDoc="0" locked="0" layoutInCell="1" allowOverlap="1" wp14:anchorId="0FAE2882" wp14:editId="5A320A03">
                      <wp:simplePos x="0" y="0"/>
                      <wp:positionH relativeFrom="column">
                        <wp:posOffset>986155</wp:posOffset>
                      </wp:positionH>
                      <wp:positionV relativeFrom="paragraph">
                        <wp:posOffset>1670050</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72DF667F" w:rsidR="0060226D" w:rsidRDefault="0060226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007D1A78">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007D1A78">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007D1A78" w:rsidRPr="007D1A78">
                                      <w:rPr>
                                        <w:rFonts w:ascii="Times New Roman" w:hAnsi="Times New Roman" w:cs="Times New Roman"/>
                                        <w:color w:val="000000"/>
                                        <w:sz w:val="18"/>
                                        <w:szCs w:val="18"/>
                                      </w:rPr>
                                      <w:t>,</w:t>
                                    </w:r>
                                  </w:p>
                                  <w:p w14:paraId="61B87B3F" w14:textId="015C1E16" w:rsidR="007D1A78" w:rsidRPr="008C5DF9" w:rsidRDefault="007D1A78"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32DDB9C6"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53E231D4" w:rsidR="0060226D" w:rsidRPr="006522B4" w:rsidRDefault="0060226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sidR="007D1A78">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3" style="position:absolute;left:0;text-align:left;margin-left:77.65pt;margin-top:131.5pt;width:114.5pt;height:77pt;z-index:251737088;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9Yyx8w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">
                      <v:shape id="Caixa de Texto 154" o:spid="_x0000_s1064"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72DF667F" w:rsidR="0060226D" w:rsidRDefault="0060226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sidR="007D1A78">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sidR="007D1A78">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007D1A78" w:rsidRPr="007D1A78">
                                <w:rPr>
                                  <w:rFonts w:ascii="Times New Roman" w:hAnsi="Times New Roman" w:cs="Times New Roman"/>
                                  <w:color w:val="000000"/>
                                  <w:sz w:val="18"/>
                                  <w:szCs w:val="18"/>
                                </w:rPr>
                                <w:t>,</w:t>
                              </w:r>
                            </w:p>
                            <w:p w14:paraId="61B87B3F" w14:textId="015C1E16" w:rsidR="007D1A78" w:rsidRPr="008C5DF9" w:rsidRDefault="007D1A78"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32DDB9C6" w14:textId="77777777" w:rsidR="0060226D" w:rsidRPr="008C5DF9" w:rsidRDefault="0060226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5"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53E231D4" w:rsidR="0060226D" w:rsidRPr="006522B4" w:rsidRDefault="0060226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id}/</w:t>
                              </w:r>
                              <w:proofErr w:type="spellStart"/>
                              <w:r w:rsidR="007D1A78">
                                <w:rPr>
                                  <w:sz w:val="20"/>
                                  <w:szCs w:val="20"/>
                                </w:rPr>
                                <w:t>events</w:t>
                              </w:r>
                              <w:proofErr w:type="spellEnd"/>
                            </w:p>
                          </w:txbxContent>
                        </v:textbox>
                      </v:shape>
                    </v:group>
                  </w:pict>
                </mc:Fallback>
              </mc:AlternateContent>
            </w:r>
            <w:r w:rsidR="007D1A78">
              <w:rPr>
                <w:noProof/>
              </w:rPr>
              <mc:AlternateContent>
                <mc:Choice Requires="wpg">
                  <w:drawing>
                    <wp:anchor distT="0" distB="0" distL="114300" distR="114300" simplePos="0" relativeHeight="251735040" behindDoc="0" locked="0" layoutInCell="1" allowOverlap="1" wp14:anchorId="45AA6812" wp14:editId="1E4666CE">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23"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60226D" w:rsidRPr="007B6193" w:rsidRDefault="0060226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60226D" w:rsidRPr="009834D5" w:rsidRDefault="007D1A78"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6" style="position:absolute;left:0;text-align:left;margin-left:222.15pt;margin-top:172pt;width:63.3pt;height:110.65pt;z-index:251735040;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">
                      <v:group id="Agrupar 149" o:spid="_x0000_s106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24" o:title="Interface gráfica do usuário, Aplicativo, Ícone&#10;&#10;Descrição gerada automaticamente" cropleft="9296f" cropright="8367f"/>
                        </v:shape>
                        <v:oval id="Elipse 151" o:spid="_x0000_s106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60226D" w:rsidRPr="007B6193" w:rsidRDefault="0060226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0"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60226D" w:rsidRPr="009834D5" w:rsidRDefault="007D1A78" w:rsidP="0060226D">
                              <w:pPr>
                                <w:jc w:val="center"/>
                                <w:rPr>
                                  <w:sz w:val="20"/>
                                  <w:szCs w:val="20"/>
                                </w:rPr>
                              </w:pPr>
                              <w:r>
                                <w:rPr>
                                  <w:sz w:val="20"/>
                                  <w:szCs w:val="20"/>
                                </w:rPr>
                                <w:t>Assinante</w:t>
                              </w:r>
                            </w:p>
                          </w:txbxContent>
                        </v:textbox>
                      </v:shape>
                    </v:group>
                  </w:pict>
                </mc:Fallback>
              </mc:AlternateContent>
            </w:r>
            <w:r w:rsidR="007D1A78">
              <w:rPr>
                <w:noProof/>
              </w:rPr>
              <mc:AlternateContent>
                <mc:Choice Requires="wps">
                  <w:drawing>
                    <wp:anchor distT="0" distB="0" distL="114300" distR="114300" simplePos="0" relativeHeight="251746304" behindDoc="0" locked="0" layoutInCell="1" allowOverlap="1" wp14:anchorId="7C503780" wp14:editId="3DCF86DF">
                      <wp:simplePos x="0" y="0"/>
                      <wp:positionH relativeFrom="column">
                        <wp:posOffset>980440</wp:posOffset>
                      </wp:positionH>
                      <wp:positionV relativeFrom="paragraph">
                        <wp:posOffset>2783840</wp:posOffset>
                      </wp:positionV>
                      <wp:extent cx="1454150" cy="636270"/>
                      <wp:effectExtent l="0" t="0" r="12700" b="11430"/>
                      <wp:wrapNone/>
                      <wp:docPr id="164" name="Caixa de Texto 164"/>
                      <wp:cNvGraphicFramePr/>
                      <a:graphic xmlns:a="http://schemas.openxmlformats.org/drawingml/2006/main">
                        <a:graphicData uri="http://schemas.microsoft.com/office/word/2010/wordprocessingShape">
                          <wps:wsp>
                            <wps:cNvSpPr txBox="1"/>
                            <wps:spPr>
                              <a:xfrm>
                                <a:off x="0" y="0"/>
                                <a:ext cx="1454150" cy="636270"/>
                              </a:xfrm>
                              <a:prstGeom prst="rect">
                                <a:avLst/>
                              </a:prstGeom>
                              <a:solidFill>
                                <a:schemeClr val="bg1"/>
                              </a:solidFill>
                              <a:ln w="6350">
                                <a:solidFill>
                                  <a:prstClr val="black"/>
                                </a:solidFill>
                              </a:ln>
                            </wps:spPr>
                            <wps:txbx>
                              <w:txbxContent>
                                <w:p w14:paraId="5F574B1E"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77777777" w:rsidR="007D1A78" w:rsidRDefault="007D1A78"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2128336B"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503780" id="Caixa de Texto 164" o:spid="_x0000_s1071" type="#_x0000_t202" style="position:absolute;left:0;text-align:left;margin-left:77.2pt;margin-top:219.2pt;width:114.5pt;height:50.1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" fillcolor="white [3212]" strokeweight=".5pt">
                      <v:textbox>
                        <w:txbxContent>
                          <w:p w14:paraId="5F574B1E"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2E9A29A" w14:textId="77777777" w:rsidR="007D1A78" w:rsidRDefault="007D1A78" w:rsidP="007D1A78">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proofErr w:type="spellStart"/>
                            <w:r>
                              <w:rPr>
                                <w:rFonts w:ascii="Times New Roman" w:hAnsi="Times New Roman" w:cs="Times New Roman"/>
                                <w:color w:val="BA2121"/>
                                <w:sz w:val="18"/>
                                <w:szCs w:val="18"/>
                              </w:rPr>
                              <w:t>battery</w:t>
                            </w:r>
                            <w:proofErr w:type="spellEnd"/>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480FCC94"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73</w:t>
                            </w:r>
                            <w:r w:rsidRPr="008C5DF9">
                              <w:rPr>
                                <w:rFonts w:ascii="Times New Roman" w:hAnsi="Times New Roman" w:cs="Times New Roman"/>
                                <w:color w:val="BA2121"/>
                                <w:sz w:val="18"/>
                                <w:szCs w:val="18"/>
                              </w:rPr>
                              <w:t>"</w:t>
                            </w:r>
                          </w:p>
                          <w:p w14:paraId="2128336B" w14:textId="77777777" w:rsidR="007D1A78" w:rsidRPr="008C5DF9" w:rsidRDefault="007D1A78" w:rsidP="007D1A78">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w:pict>
                </mc:Fallback>
              </mc:AlternateContent>
            </w:r>
            <w:r w:rsidR="007D1A78" w:rsidRPr="00C80255">
              <mc:AlternateContent>
                <mc:Choice Requires="wps">
                  <w:drawing>
                    <wp:anchor distT="0" distB="0" distL="114300" distR="114300" simplePos="0" relativeHeight="251729920" behindDoc="0" locked="0" layoutInCell="1" allowOverlap="1" wp14:anchorId="36A334E7" wp14:editId="45287E17">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C80255" w:rsidRPr="007D1A78" w:rsidRDefault="007D1A78" w:rsidP="007D1A78">
                                  <w:pPr>
                                    <w:rPr>
                                      <w:sz w:val="16"/>
                                      <w:szCs w:val="16"/>
                                    </w:rPr>
                                  </w:pPr>
                                  <w:r>
                                    <w:rPr>
                                      <w:color w:val="FF0000"/>
                                      <w:sz w:val="18"/>
                                      <w:szCs w:val="18"/>
                                    </w:rPr>
                                    <w:t>BATTERY</w:t>
                                  </w:r>
                                  <w:r w:rsidR="006808B2">
                                    <w:rPr>
                                      <w:color w:val="FF0000"/>
                                      <w:sz w:val="18"/>
                                      <w:szCs w:val="18"/>
                                    </w:rPr>
                                    <w:t xml:space="preserve"> </w:t>
                                  </w:r>
                                  <w:r>
                                    <w:rPr>
                                      <w:color w:val="0000FF"/>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OnAM71ICAACyBAAADgAAAAAAAAAAAAAAAAAuAgAAZHJzL2Uyb0RvYy54bWxQSwECLQAU&#10;AAYACAAAACEAVf3WFt8AAAAKAQAADwAAAAAAAAAAAAAAAACsBAAAZHJzL2Rvd25yZXYueG1sUEsF&#10;BgAAAAAEAAQA8wAAALgFAAAAAA==&#10;" fillcolor="white [3212]" strokeweight=".5pt">
                      <v:textbox>
                        <w:txbxContent>
                          <w:p w14:paraId="42D2EF68" w14:textId="3E69D788" w:rsidR="00C80255" w:rsidRPr="007D1A78" w:rsidRDefault="007D1A78" w:rsidP="007D1A78">
                            <w:pPr>
                              <w:rPr>
                                <w:sz w:val="16"/>
                                <w:szCs w:val="16"/>
                              </w:rPr>
                            </w:pPr>
                            <w:r>
                              <w:rPr>
                                <w:color w:val="FF0000"/>
                                <w:sz w:val="18"/>
                                <w:szCs w:val="18"/>
                              </w:rPr>
                              <w:t>BATTERY</w:t>
                            </w:r>
                            <w:r w:rsidR="006808B2">
                              <w:rPr>
                                <w:color w:val="FF0000"/>
                                <w:sz w:val="18"/>
                                <w:szCs w:val="18"/>
                              </w:rPr>
                              <w:t xml:space="preserve"> </w:t>
                            </w:r>
                            <w:r>
                              <w:rPr>
                                <w:color w:val="0000FF"/>
                                <w:sz w:val="18"/>
                                <w:szCs w:val="18"/>
                              </w:rPr>
                              <w:t>73</w:t>
                            </w:r>
                          </w:p>
                        </w:txbxContent>
                      </v:textbox>
                    </v:shape>
                  </w:pict>
                </mc:Fallback>
              </mc:AlternateContent>
            </w:r>
            <w:r w:rsidR="007D1A78">
              <w:rPr>
                <w:noProof/>
              </w:rPr>
              <mc:AlternateContent>
                <mc:Choice Requires="wps">
                  <w:drawing>
                    <wp:anchor distT="0" distB="0" distL="114300" distR="114300" simplePos="0" relativeHeight="251622397" behindDoc="0" locked="0" layoutInCell="1" allowOverlap="1" wp14:anchorId="25CFB15E" wp14:editId="400DB8F0">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51786"/>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A8514" id="Conector: Angulado 142" o:spid="_x0000_s1026" type="#_x0000_t34" style="position:absolute;margin-left:103.4pt;margin-top:37.25pt;width:55.35pt;height:218.1pt;rotation:90;z-index:25162239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" adj="11186">
                      <v:stroke endarrow="block"/>
                    </v:shape>
                  </w:pict>
                </mc:Fallback>
              </mc:AlternateContent>
            </w:r>
            <w:r w:rsidR="007D1A78" w:rsidRPr="00C80255">
              <mc:AlternateContent>
                <mc:Choice Requires="wpg">
                  <w:drawing>
                    <wp:anchor distT="0" distB="0" distL="114300" distR="114300" simplePos="0" relativeHeight="251728896" behindDoc="0" locked="0" layoutInCell="1" allowOverlap="1" wp14:anchorId="231EAE0F" wp14:editId="304ED300">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1"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C80255" w:rsidRPr="009834D5" w:rsidRDefault="007D1A78"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28896;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cihdGA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2"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C80255" w:rsidRPr="009834D5" w:rsidRDefault="007D1A78" w:rsidP="00C80255">
                              <w:pPr>
                                <w:jc w:val="center"/>
                                <w:rPr>
                                  <w:sz w:val="20"/>
                                  <w:szCs w:val="20"/>
                                </w:rPr>
                              </w:pPr>
                              <w:r>
                                <w:rPr>
                                  <w:sz w:val="20"/>
                                  <w:szCs w:val="20"/>
                                </w:rPr>
                                <w:t>Editor</w:t>
                              </w:r>
                            </w:p>
                          </w:txbxContent>
                        </v:textbox>
                      </v:shape>
                    </v:group>
                  </w:pict>
                </mc:Fallback>
              </mc:AlternateContent>
            </w:r>
            <w:r w:rsidR="007D1A78" w:rsidRPr="00C80255">
              <mc:AlternateContent>
                <mc:Choice Requires="wpg">
                  <w:drawing>
                    <wp:anchor distT="0" distB="0" distL="114300" distR="114300" simplePos="0" relativeHeight="251725824" behindDoc="0" locked="0" layoutInCell="1" allowOverlap="1" wp14:anchorId="2D014218" wp14:editId="19E8F9E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C80255" w:rsidRPr="006522B4" w:rsidRDefault="00C80255"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25824;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C80255" w:rsidRPr="006522B4" w:rsidRDefault="00C80255"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mc:AlternateContent>
                <mc:Choice Requires="wps">
                  <w:drawing>
                    <wp:anchor distT="0" distB="0" distL="114300" distR="114300" simplePos="0" relativeHeight="251727872" behindDoc="0" locked="0" layoutInCell="1" allowOverlap="1" wp14:anchorId="5E755B47" wp14:editId="18BF585F">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4CDD43" id="Conector de Seta Reta 135" o:spid="_x0000_s1026" type="#_x0000_t32" style="position:absolute;margin-left:94.85pt;margin-top:59.35pt;width:107.7pt;height:0;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mc:AlternateContent>
                <mc:Choice Requires="wpg">
                  <w:drawing>
                    <wp:anchor distT="0" distB="0" distL="114300" distR="114300" simplePos="0" relativeHeight="251726848" behindDoc="0" locked="0" layoutInCell="1" allowOverlap="1" wp14:anchorId="6176CA5D" wp14:editId="134C72D2">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26848"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0"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C80255" w:rsidRPr="007B6193" w:rsidRDefault="00C80255"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32992" behindDoc="0" locked="0" layoutInCell="1" allowOverlap="1" wp14:anchorId="3AF76296" wp14:editId="590A744C">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6808B2" w:rsidRPr="007B6193" w:rsidRDefault="0060226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6808B2" w:rsidRPr="009834D5" w:rsidRDefault="006808B2"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32992;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6"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6808B2" w:rsidRPr="007B6193" w:rsidRDefault="0060226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6808B2" w:rsidRPr="009834D5" w:rsidRDefault="006808B2" w:rsidP="006808B2">
                              <w:pPr>
                                <w:jc w:val="center"/>
                                <w:rPr>
                                  <w:sz w:val="20"/>
                                  <w:szCs w:val="20"/>
                                </w:rPr>
                              </w:pPr>
                              <w:r>
                                <w:rPr>
                                  <w:sz w:val="20"/>
                                  <w:szCs w:val="20"/>
                                </w:rPr>
                                <w:t>Broker</w:t>
                              </w:r>
                            </w:p>
                          </w:txbxContent>
                        </v:textbox>
                      </v:shape>
                    </v:group>
                  </w:pict>
                </mc:Fallback>
              </mc:AlternateContent>
            </w:r>
          </w:p>
        </w:tc>
      </w:tr>
    </w:tbl>
    <w:p w14:paraId="4B9F31CC" w14:textId="3B3B5904" w:rsidR="00C80255" w:rsidRDefault="00E3105F" w:rsidP="00E3105F">
      <w:pPr>
        <w:pStyle w:val="RtulodeFigura"/>
      </w:pPr>
      <w:r>
        <w:lastRenderedPageBreak/>
        <w:t xml:space="preserve">Figura </w:t>
      </w:r>
      <w:fldSimple w:instr=" SEQ Figura \* ARABIC ">
        <w:r w:rsidR="00B90A00">
          <w:rPr>
            <w:noProof/>
          </w:rPr>
          <w:t>7</w:t>
        </w:r>
      </w:fldSimple>
      <w:r>
        <w:t xml:space="preserve">. Fluxo do </w:t>
      </w:r>
      <w:proofErr w:type="spellStart"/>
      <w:r>
        <w:t>RoPE</w:t>
      </w:r>
      <w:proofErr w:type="spellEnd"/>
      <w:r>
        <w:t xml:space="preserve"> enviando dados</w:t>
      </w:r>
    </w:p>
    <w:p w14:paraId="53FA379A" w14:textId="77777777" w:rsidR="00C80255" w:rsidRDefault="00C80255" w:rsidP="00C8025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p>
    <w:p w14:paraId="56674CCD" w14:textId="77777777" w:rsidR="00C80255" w:rsidRDefault="00C80255" w:rsidP="001B155E">
      <w:pPr>
        <w:spacing w:before="240" w:after="240" w:line="360" w:lineRule="auto"/>
        <w:ind w:firstLine="709"/>
        <w:jc w:val="both"/>
      </w:pPr>
    </w:p>
    <w:p w14:paraId="0BF6C6D5" w14:textId="77777777" w:rsidR="001B155E" w:rsidRDefault="001B155E" w:rsidP="00DA6805">
      <w:pPr>
        <w:spacing w:before="240" w:after="240" w:line="360" w:lineRule="auto"/>
        <w:ind w:firstLine="709"/>
        <w:jc w:val="both"/>
      </w:pPr>
    </w:p>
    <w:p w14:paraId="05A4100B" w14:textId="77777777" w:rsidR="00DA6805" w:rsidRDefault="00DA6805">
      <w:pPr>
        <w:spacing w:before="240" w:after="240" w:line="360" w:lineRule="auto"/>
        <w:ind w:firstLine="709"/>
        <w:jc w:val="both"/>
      </w:pPr>
    </w:p>
    <w:p w14:paraId="1D8AF5E7" w14:textId="77777777" w:rsidR="00DA6805" w:rsidRDefault="00DA6805">
      <w:pPr>
        <w:spacing w:before="240" w:after="240" w:line="360" w:lineRule="auto"/>
        <w:ind w:firstLine="709"/>
        <w:jc w:val="both"/>
      </w:pPr>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lastRenderedPageBreak/>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xml:space="preserve">, 2017. </w:t>
      </w:r>
      <w:r w:rsidRPr="00E20D4A">
        <w:lastRenderedPageBreak/>
        <w:t>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bookmarkEnd w:id="0"/>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DF25E" w14:textId="77777777" w:rsidR="009E6553" w:rsidRDefault="009E6553">
      <w:r>
        <w:separator/>
      </w:r>
    </w:p>
  </w:endnote>
  <w:endnote w:type="continuationSeparator" w:id="0">
    <w:p w14:paraId="146791CF" w14:textId="77777777" w:rsidR="009E6553" w:rsidRDefault="009E6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ED84E" w14:textId="77777777" w:rsidR="009E6553" w:rsidRDefault="009E6553">
      <w:r>
        <w:separator/>
      </w:r>
    </w:p>
  </w:footnote>
  <w:footnote w:type="continuationSeparator" w:id="0">
    <w:p w14:paraId="11A2559C" w14:textId="77777777" w:rsidR="009E6553" w:rsidRDefault="009E6553">
      <w:r>
        <w:continuationSeparator/>
      </w:r>
    </w:p>
  </w:footnote>
  <w:footnote w:id="1">
    <w:p w14:paraId="2E6C6A7E" w14:textId="3E2293A1" w:rsidR="00C80255" w:rsidRDefault="00C80255">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C80255" w:rsidRDefault="00C80255" w:rsidP="00675E8E">
      <w:pPr>
        <w:pStyle w:val="Textodenotaderodap"/>
      </w:pPr>
      <w:r>
        <w:rPr>
          <w:rStyle w:val="Refdenotaderodap"/>
        </w:rPr>
        <w:footnoteRef/>
      </w:r>
      <w:r>
        <w:t xml:space="preserve"> </w:t>
      </w:r>
      <w:r w:rsidRPr="00675E8E">
        <w:t>https://github.com/esp8266/Arduino</w:t>
      </w:r>
    </w:p>
  </w:footnote>
  <w:footnote w:id="3">
    <w:p w14:paraId="44A0C5EA" w14:textId="77777777" w:rsidR="00C80255" w:rsidRDefault="00C80255"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C80255" w:rsidRDefault="00C80255"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87297"/>
    <w:rsid w:val="000908B7"/>
    <w:rsid w:val="0009579D"/>
    <w:rsid w:val="000B43FB"/>
    <w:rsid w:val="000C11CC"/>
    <w:rsid w:val="000D68A7"/>
    <w:rsid w:val="000D713A"/>
    <w:rsid w:val="00123D65"/>
    <w:rsid w:val="00132A37"/>
    <w:rsid w:val="00133DE4"/>
    <w:rsid w:val="00145564"/>
    <w:rsid w:val="0016110A"/>
    <w:rsid w:val="001747C3"/>
    <w:rsid w:val="00190367"/>
    <w:rsid w:val="00197489"/>
    <w:rsid w:val="001B155E"/>
    <w:rsid w:val="001C3459"/>
    <w:rsid w:val="001C42C6"/>
    <w:rsid w:val="001E6994"/>
    <w:rsid w:val="001F1B4B"/>
    <w:rsid w:val="001F73A5"/>
    <w:rsid w:val="00210C84"/>
    <w:rsid w:val="00211917"/>
    <w:rsid w:val="002177A4"/>
    <w:rsid w:val="00226161"/>
    <w:rsid w:val="002459C7"/>
    <w:rsid w:val="002547CE"/>
    <w:rsid w:val="00273353"/>
    <w:rsid w:val="002B72B0"/>
    <w:rsid w:val="002E4841"/>
    <w:rsid w:val="00311D25"/>
    <w:rsid w:val="0034479B"/>
    <w:rsid w:val="00361506"/>
    <w:rsid w:val="003666F4"/>
    <w:rsid w:val="00381D98"/>
    <w:rsid w:val="00391F5C"/>
    <w:rsid w:val="003A096F"/>
    <w:rsid w:val="003A0B58"/>
    <w:rsid w:val="003C7110"/>
    <w:rsid w:val="003F586C"/>
    <w:rsid w:val="00401310"/>
    <w:rsid w:val="004333B8"/>
    <w:rsid w:val="004414FF"/>
    <w:rsid w:val="0044285D"/>
    <w:rsid w:val="00443885"/>
    <w:rsid w:val="0045475F"/>
    <w:rsid w:val="00457C24"/>
    <w:rsid w:val="0046494F"/>
    <w:rsid w:val="00481497"/>
    <w:rsid w:val="004C7585"/>
    <w:rsid w:val="004D1140"/>
    <w:rsid w:val="004E1DE0"/>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0226D"/>
    <w:rsid w:val="00616350"/>
    <w:rsid w:val="006356C8"/>
    <w:rsid w:val="006522B4"/>
    <w:rsid w:val="00661373"/>
    <w:rsid w:val="00675E8E"/>
    <w:rsid w:val="006808B2"/>
    <w:rsid w:val="00684B46"/>
    <w:rsid w:val="006B1511"/>
    <w:rsid w:val="006C00C0"/>
    <w:rsid w:val="006F11D0"/>
    <w:rsid w:val="006F76B0"/>
    <w:rsid w:val="006F78F6"/>
    <w:rsid w:val="0070352D"/>
    <w:rsid w:val="00707545"/>
    <w:rsid w:val="00711784"/>
    <w:rsid w:val="00747684"/>
    <w:rsid w:val="00770892"/>
    <w:rsid w:val="00786053"/>
    <w:rsid w:val="007B1BFB"/>
    <w:rsid w:val="007B444B"/>
    <w:rsid w:val="007B4F61"/>
    <w:rsid w:val="007B52C2"/>
    <w:rsid w:val="007B6193"/>
    <w:rsid w:val="007D1A78"/>
    <w:rsid w:val="007E0AAC"/>
    <w:rsid w:val="0080455C"/>
    <w:rsid w:val="008374D6"/>
    <w:rsid w:val="00840598"/>
    <w:rsid w:val="00855E5F"/>
    <w:rsid w:val="00871D6C"/>
    <w:rsid w:val="00881A8C"/>
    <w:rsid w:val="00886310"/>
    <w:rsid w:val="008B4C67"/>
    <w:rsid w:val="008C5DF9"/>
    <w:rsid w:val="008E2A43"/>
    <w:rsid w:val="008E3EAA"/>
    <w:rsid w:val="008F730F"/>
    <w:rsid w:val="00900AF6"/>
    <w:rsid w:val="00900C8C"/>
    <w:rsid w:val="009026DB"/>
    <w:rsid w:val="00905EFD"/>
    <w:rsid w:val="00907384"/>
    <w:rsid w:val="009211D4"/>
    <w:rsid w:val="00955A62"/>
    <w:rsid w:val="00963501"/>
    <w:rsid w:val="00963722"/>
    <w:rsid w:val="00964AF1"/>
    <w:rsid w:val="009834D5"/>
    <w:rsid w:val="009A5AD1"/>
    <w:rsid w:val="009D3374"/>
    <w:rsid w:val="009E6553"/>
    <w:rsid w:val="00A015DB"/>
    <w:rsid w:val="00A12C83"/>
    <w:rsid w:val="00A4338F"/>
    <w:rsid w:val="00A82543"/>
    <w:rsid w:val="00A82548"/>
    <w:rsid w:val="00AA4D70"/>
    <w:rsid w:val="00AA653F"/>
    <w:rsid w:val="00AC0DF8"/>
    <w:rsid w:val="00AE2CB0"/>
    <w:rsid w:val="00AF564E"/>
    <w:rsid w:val="00B213C4"/>
    <w:rsid w:val="00B250C9"/>
    <w:rsid w:val="00B265D4"/>
    <w:rsid w:val="00B32776"/>
    <w:rsid w:val="00B406A2"/>
    <w:rsid w:val="00B75F64"/>
    <w:rsid w:val="00B869A0"/>
    <w:rsid w:val="00B90A00"/>
    <w:rsid w:val="00BA4DB1"/>
    <w:rsid w:val="00BC7FD4"/>
    <w:rsid w:val="00BD74DA"/>
    <w:rsid w:val="00BF27E7"/>
    <w:rsid w:val="00BF349C"/>
    <w:rsid w:val="00C10304"/>
    <w:rsid w:val="00C166CB"/>
    <w:rsid w:val="00C31EE4"/>
    <w:rsid w:val="00C46685"/>
    <w:rsid w:val="00C468BA"/>
    <w:rsid w:val="00C653F2"/>
    <w:rsid w:val="00C65FCF"/>
    <w:rsid w:val="00C70C9E"/>
    <w:rsid w:val="00C80255"/>
    <w:rsid w:val="00CC67B2"/>
    <w:rsid w:val="00CD6797"/>
    <w:rsid w:val="00CE3F08"/>
    <w:rsid w:val="00CF1E43"/>
    <w:rsid w:val="00D04DDB"/>
    <w:rsid w:val="00D12EFC"/>
    <w:rsid w:val="00D16FDD"/>
    <w:rsid w:val="00D3572B"/>
    <w:rsid w:val="00D41C31"/>
    <w:rsid w:val="00D54F31"/>
    <w:rsid w:val="00D6453F"/>
    <w:rsid w:val="00DA5D9D"/>
    <w:rsid w:val="00DA6805"/>
    <w:rsid w:val="00DA7FB4"/>
    <w:rsid w:val="00DD3DD6"/>
    <w:rsid w:val="00DE2882"/>
    <w:rsid w:val="00E016D3"/>
    <w:rsid w:val="00E10743"/>
    <w:rsid w:val="00E20D4A"/>
    <w:rsid w:val="00E3105F"/>
    <w:rsid w:val="00E33AAB"/>
    <w:rsid w:val="00E41833"/>
    <w:rsid w:val="00E5782B"/>
    <w:rsid w:val="00E636B6"/>
    <w:rsid w:val="00E65101"/>
    <w:rsid w:val="00E705E7"/>
    <w:rsid w:val="00E747DC"/>
    <w:rsid w:val="00E94716"/>
    <w:rsid w:val="00EC2CD3"/>
    <w:rsid w:val="00F11F4F"/>
    <w:rsid w:val="00F25A90"/>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ABBDA-71F9-422A-A1AF-EDD594DB8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TotalTime>
  <Pages>18</Pages>
  <Words>11853</Words>
  <Characters>64007</Characters>
  <Application>Microsoft Office Word</Application>
  <DocSecurity>0</DocSecurity>
  <Lines>533</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51</cp:revision>
  <dcterms:created xsi:type="dcterms:W3CDTF">2020-12-04T21:16:00Z</dcterms:created>
  <dcterms:modified xsi:type="dcterms:W3CDTF">2020-12-0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